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A9019C" w14:textId="2EF0757C" w:rsidR="00682003" w:rsidRDefault="007A5F2F"/>
    <w:p w14:paraId="309104C5" w14:textId="6C5D884B" w:rsidR="00F96395" w:rsidRDefault="00F96395">
      <w:r>
        <w:tab/>
        <w:t>Farmers, scientists, and civil society groups have developed and promoted many new frameworks for improving environmental and social outcomes from agriculture. Some of these strategies are associated with grassroots social movements, such as agroecology and the system of rice intensification</w:t>
      </w:r>
      <w:r w:rsidR="007300E8">
        <w:t xml:space="preserve"> (SRI)</w:t>
      </w:r>
      <w:r>
        <w:t>, while others, like Climate-Smart Agriculture and conservation agriculture, are more associated with agribusiness and existing government institutions. Despite their differences, many of these strategies are conceived of as decision-making or design frameworks that can be adapted to a wide range of ecological and social contexts.</w:t>
      </w:r>
    </w:p>
    <w:p w14:paraId="54A18BBA" w14:textId="6F9E9367" w:rsidR="00F96395" w:rsidRDefault="00F96395">
      <w:r>
        <w:tab/>
        <w:t xml:space="preserve">Defining </w:t>
      </w:r>
      <w:r w:rsidR="007300E8">
        <w:t>these strategies</w:t>
      </w:r>
      <w:r>
        <w:t xml:space="preserve"> as frameworks </w:t>
      </w:r>
      <w:r w:rsidR="007300E8">
        <w:t xml:space="preserve">or sets of principles, rather than technological packages, </w:t>
      </w:r>
      <w:r w:rsidR="003B6BA9">
        <w:t xml:space="preserve">presents difficulties for “Boolean” (True or False) classification of farms relative to a strategy. </w:t>
      </w:r>
      <w:r w:rsidR="00D73C1F">
        <w:t xml:space="preserve"> Organizations promoting such strategies face difficulty tracking their adoption and may counter-productively simplify a strategy into the presence or absence of a few well-defined techniques </w:t>
      </w:r>
      <w:r w:rsidR="00D73C1F">
        <w:fldChar w:fldCharType="begin"/>
      </w:r>
      <w:r w:rsidR="00D73C1F">
        <w:instrText xml:space="preserve"> ADDIN ZOTERO_ITEM CSL_CITATION {"citationID":"xz2XYkpl","properties":{"formattedCitation":"(Giller et al., 2009)","plainCitation":"(Giller et al., 2009)","noteIndex":0},"citationItems":[{"id":2969,"uris":["http://zotero.org/users/local/nBPNHnE2/items/NLUIQXIH"],"uri":["http://zotero.org/users/local/nBPNHnE2/items/NLUIQXIH"],"itemData":{"id":2969,"type":"article-journal","container-title":"Field crops research","issue":"1","page":"23–34","source":"Google Scholar","title":"Conservation agriculture and smallholder farming in Africa: the heretics’ view","title-short":"Conservation agriculture and smallholder farming in Africa","volume":"114","author":[{"family":"Giller","given":"Ken E."},{"family":"Witter","given":"Ernst"},{"family":"Corbeels","given":"Marc"},{"family":"Tittonell","given":"Pablo"}],"issued":{"date-parts":[["2009"]]}}}],"schema":"https://github.com/citation-style-language/schema/raw/master/csl-citation.json"} </w:instrText>
      </w:r>
      <w:r w:rsidR="00D73C1F">
        <w:fldChar w:fldCharType="separate"/>
      </w:r>
      <w:r w:rsidR="00D73C1F" w:rsidRPr="00D73C1F">
        <w:rPr>
          <w:rFonts w:ascii="Calibri" w:hAnsi="Calibri" w:cs="Calibri"/>
        </w:rPr>
        <w:t>(Giller et al., 2009)</w:t>
      </w:r>
      <w:r w:rsidR="00D73C1F">
        <w:fldChar w:fldCharType="end"/>
      </w:r>
      <w:r w:rsidR="00D73C1F">
        <w:t>. Scientific inquiry can become divided between researchers who study a strategy as a “recipe”</w:t>
      </w:r>
      <w:r w:rsidR="003B6BA9">
        <w:t xml:space="preserve"> through controlled trials</w:t>
      </w:r>
      <w:r w:rsidR="00D73C1F">
        <w:t xml:space="preserve"> </w:t>
      </w:r>
      <w:r w:rsidR="003B6BA9">
        <w:t xml:space="preserve">and those view it as a flexible set of principles to be examined through case studies of implementation on real farms. These divides are particularly large regarding Holistic Management Planned Grazing </w:t>
      </w:r>
      <w:r w:rsidR="003B6BA9">
        <w:fldChar w:fldCharType="begin"/>
      </w:r>
      <w:r w:rsidR="003B6BA9">
        <w:instrText xml:space="preserve"> ADDIN ZOTERO_ITEM CSL_CITATION {"citationID":"6CUyokMO","properties":{"formattedCitation":"(Briske et al., 2008; Gosnell et al., 2020)","plainCitation":"(Briske et al., 2008; Gosnell et al., 2020)","noteIndex":0},"citationItems":[{"id":1370,"uris":["http://zotero.org/users/local/nBPNHnE2/items/B5II3XX5"],"uri":["http://zotero.org/users/local/nBPNHnE2/items/B5II3XX5"],"itemData":{"id":1370,"type":"article-journal","container-title":"Rangeland Ecology &amp; Management","issue":"1","page":"3–17","source":"Google Scholar","title":"Rotational grazing on rangelands: reconciliation of perception and experimental evidence","title-short":"Rotational grazing on rangelands","volume":"61","author":[{"family":"Briske","given":"David D."},{"family":"Derner","given":"J. D."},{"family":"Brown","given":"J. R."},{"family":"Fuhlendorf","given":"S. D."},{"family":"Teague","given":"W. R."},{"family":"Havstad","given":"K. M."},{"family":"Gillen","given":"R. Li"},{"family":"Ash","given":"Andrew J."},{"family":"Willms","given":"W. D."}],"issued":{"date-parts":[["2008"]]}}},{"id":6560,"uris":["http://zotero.org/users/local/nBPNHnE2/items/24SU7AKM"],"uri":["http://zotero.org/users/local/nBPNHnE2/items/24SU7AKM"],"itemData":{"id":6560,"type":"article-journal","abstract":"Holistic Management (HM) is a decision-making framework based on triple bottom line thinking and a proactive approach to managing complexity. Primarily associated with an approach to managing livestock, it has spurred long running and still unresolved debates in rangeland ecology and management. Less studied are the social, cultural, and psychological aspects of HM, which may hold the key to successful ecological outcomes. In this article, we describe the main tenets of HM as conceived by wildlife biologist Allan Savory and address the longstanding and unresolved controversy over its legitimacy. We then provide a meta-analysis that not only provides an up-to-date review of the multidisciplinary evidence and ongoing arguments about HM, but also provides a novel explanation for the controversy—that it is grounded in epistemic differences between disciplines associated with agricultural science that rule out any chance of resolution. We conclude that the way to resolve the controversy over HM is to research, in partnership with ranchers, rangeland social-ecological systems in more holistic, integrated ways. This can account for the full range of human experience, co-produce new knowledge, and contribute to social-ecological transformation.","container-title":"Agriculture and Human Values","DOI":"10.1007/s10460-020-10016-w","ISSN":"1572-8366","issue":"3","journalAbbreviation":"Agric Hum Values","language":"en","page":"849-867","source":"Springer Link","title":"A half century of Holistic Management: what does the evidence reveal?","title-short":"A half century of Holistic Management","volume":"37","author":[{"family":"Gosnell","given":"Hannah"},{"family":"Grimm","given":"Kerry"},{"family":"Goldstein","given":"Bruce E."}],"issued":{"date-parts":[["2020",9,1]]}}}],"schema":"https://github.com/citation-style-language/schema/raw/master/csl-citation.json"} </w:instrText>
      </w:r>
      <w:r w:rsidR="003B6BA9">
        <w:fldChar w:fldCharType="separate"/>
      </w:r>
      <w:r w:rsidR="003B6BA9" w:rsidRPr="003B6BA9">
        <w:rPr>
          <w:rFonts w:ascii="Calibri" w:hAnsi="Calibri" w:cs="Calibri"/>
        </w:rPr>
        <w:t>(Briske et al., 2008; Gosnell et al., 2020)</w:t>
      </w:r>
      <w:r w:rsidR="003B6BA9">
        <w:fldChar w:fldCharType="end"/>
      </w:r>
      <w:r w:rsidR="003B6BA9">
        <w:t xml:space="preserve"> and the System of Rice Intensification </w:t>
      </w:r>
      <w:r w:rsidR="003B6BA9">
        <w:fldChar w:fldCharType="begin"/>
      </w:r>
      <w:r w:rsidR="003B6BA9">
        <w:instrText xml:space="preserve"> ADDIN ZOTERO_ITEM CSL_CITATION {"citationID":"ukoIsHue","properties":{"formattedCitation":"(Glover, 2011; Sheehy et al., 2005)","plainCitation":"(Glover, 2011; Sheehy et al., 2005)","noteIndex":0},"citationItems":[{"id":5510,"uris":["http://zotero.org/users/local/nBPNHnE2/items/6CN6U36Q"],"uri":["http://zotero.org/users/local/nBPNHnE2/items/6CN6U36Q"],"itemData":{"id":5510,"type":"article-journal","abstract":"The System of Rice Intensification (SRI) is claimed to be a new, more productive and more sustainable method for cultivating rice. These claims have proved controversial. One dimension of the controversy has centred on the imprecision with which SRI's component practices have been defined. The supporters of SRI suggest that the system has been designed to satisfy the needs of rice itself, implying that it is a set of integrated, mutually reinforcing practices that need to be implemented as a package in order to obtain the best results. However, they also argue that the system should be understood as a suite of flexible principles to be adapted to particular agro-ecological and socio-economic settings – the antithesis of a fixed package. This poses a conceptual and practical challenge for scientific evaluation of SRI methods. However, this apparent difficulty is chiefly an artefact created by conceptualizing agricultural methods as standardized packages. A process of translation is always necessary to convert theoretical models or norms into farming practices. Smallholder farming practices, being intrinsically constrained and contingent, rarely conform precisely to abstract norms. As an alternative, the notion of performance offers a useful way to frame a methodological and analytical approach to understanding what is going on in SRI. Such an approach calls for close technographic observation of farming activities and the interaction between farmers and their fields, plants and tools.","collection-title":"Technography and Interdisciplinarity: Performance, Practices and Experiments","container-title":"NJAS - Wageningen Journal of Life Sciences","DOI":"10.1016/j.njas.2010.11.006","ISSN":"1573-5214","issue":"3","journalAbbreviation":"NJAS - Wageningen Journal of Life Sciences","page":"217-224","source":"ScienceDirect","title":"The System of Rice Intensification: Time for an empirical turn","title-short":"The System of Rice Intensification","volume":"57","author":[{"family":"Glover","given":"D."}],"issued":{"date-parts":[["2011",2,1]]}}},{"id":6226,"uris":["http://zotero.org/users/local/nBPNHnE2/items/7DCLDNG3"],"uri":["http://zotero.org/users/local/nBPNHnE2/items/7DCLDNG3"],"itemData":{"id":6226,"type":"article-journal","container-title":"Agronomy–Faculty Publications","page":"72","source":"Google Scholar","title":"Curiosities, nonsense, non-science and SRI","author":[{"family":"Sheehy","given":"John E."},{"family":"Sinclair","given":"T. R."},{"family":"Cassman","given":"Kenneth G."}],"issued":{"date-parts":[["2005"]]}}}],"schema":"https://github.com/citation-style-language/schema/raw/master/csl-citation.json"} </w:instrText>
      </w:r>
      <w:r w:rsidR="003B6BA9">
        <w:fldChar w:fldCharType="separate"/>
      </w:r>
      <w:r w:rsidR="003B6BA9" w:rsidRPr="003B6BA9">
        <w:rPr>
          <w:rFonts w:ascii="Calibri" w:hAnsi="Calibri" w:cs="Calibri"/>
        </w:rPr>
        <w:t>(Glover, 2011; Sheehy et al., 2005)</w:t>
      </w:r>
      <w:r w:rsidR="003B6BA9">
        <w:fldChar w:fldCharType="end"/>
      </w:r>
      <w:r w:rsidR="003B6BA9">
        <w:t xml:space="preserve">. </w:t>
      </w:r>
    </w:p>
    <w:p w14:paraId="768B6AA6" w14:textId="372C43C6" w:rsidR="00C503C4" w:rsidRDefault="003B6BA9">
      <w:r>
        <w:tab/>
        <w:t xml:space="preserve">Ecological certification of farming systems, which requires Boolean classification, has become increasingly important to food systems governance. </w:t>
      </w:r>
    </w:p>
    <w:p w14:paraId="3830D3EE" w14:textId="443F1280" w:rsidR="00C503C4" w:rsidRDefault="00C503C4"/>
    <w:p w14:paraId="42B58574" w14:textId="48CD7B85" w:rsidR="00C503C4" w:rsidRDefault="00C503C4"/>
    <w:p w14:paraId="0E0888FE" w14:textId="0D355A42" w:rsidR="00C503C4" w:rsidRDefault="00C503C4" w:rsidP="00C503C4">
      <w:pPr>
        <w:ind w:firstLine="720"/>
      </w:pPr>
      <w:r>
        <w:rPr>
          <w:sz w:val="24"/>
          <w:szCs w:val="24"/>
        </w:rPr>
        <w:t xml:space="preserve">Integrated Pest Management (IPM) is one of the most prominent frameworks for increasing eco-efficiency in agricultural systems. First formulated in ____, IPM is now promoted by a wide array of organizations throughout the world as a means of increasing yields while reducing harms from agrochemical use and ensuring the sustainability of food supplies. Like other </w:t>
      </w:r>
      <w:r w:rsidR="009F3212">
        <w:rPr>
          <w:sz w:val="24"/>
          <w:szCs w:val="24"/>
        </w:rPr>
        <w:t>strategies</w:t>
      </w:r>
      <w:r>
        <w:rPr>
          <w:sz w:val="24"/>
          <w:szCs w:val="24"/>
        </w:rPr>
        <w:t>, IPM is notoriously difficult to define</w:t>
      </w:r>
      <w:r w:rsidR="009F3212">
        <w:rPr>
          <w:sz w:val="24"/>
          <w:szCs w:val="24"/>
        </w:rPr>
        <w:t xml:space="preserve"> </w:t>
      </w:r>
      <w:r w:rsidR="009F3212">
        <w:rPr>
          <w:sz w:val="24"/>
          <w:szCs w:val="24"/>
        </w:rPr>
        <w:fldChar w:fldCharType="begin"/>
      </w:r>
      <w:r w:rsidR="009F3212">
        <w:rPr>
          <w:sz w:val="24"/>
          <w:szCs w:val="24"/>
        </w:rPr>
        <w:instrText xml:space="preserve"> ADDIN ZOTERO_ITEM CSL_CITATION {"citationID":"w0m4RcD0","properties":{"formattedCitation":"(Bajwa &amp; Kogan, 1996)","plainCitation":"(Bajwa &amp; Kogan, 1996)","noteIndex":0},"citationItems":[{"id":6276,"uris":["http://zotero.org/users/local/nBPNHnE2/items/T8TWK5M6"],"uri":["http://zotero.org/users/local/nBPNHnE2/items/T8TWK5M6"],"itemData":{"id":6276,"type":"article-journal","source":"Google Scholar","title":"Compendium of IPM definitions","author":[{"family":"Bajwa","given":"Waheed Ibrahim"},{"family":"Kogan","given":"Marcos"}],"issued":{"date-parts":[["1996"]]}}}],"schema":"https://github.com/citation-style-language/schema/raw/master/csl-citation.json"} </w:instrText>
      </w:r>
      <w:r w:rsidR="009F3212">
        <w:rPr>
          <w:sz w:val="24"/>
          <w:szCs w:val="24"/>
        </w:rPr>
        <w:fldChar w:fldCharType="separate"/>
      </w:r>
      <w:r w:rsidR="009F3212" w:rsidRPr="009F3212">
        <w:rPr>
          <w:rFonts w:ascii="Calibri" w:hAnsi="Calibri" w:cs="Calibri"/>
          <w:sz w:val="24"/>
        </w:rPr>
        <w:t>(Bajwa &amp; Kogan, 1996)</w:t>
      </w:r>
      <w:r w:rsidR="009F3212">
        <w:rPr>
          <w:sz w:val="24"/>
          <w:szCs w:val="24"/>
        </w:rPr>
        <w:fldChar w:fldCharType="end"/>
      </w:r>
      <w:r>
        <w:rPr>
          <w:sz w:val="24"/>
          <w:szCs w:val="24"/>
        </w:rPr>
        <w:t xml:space="preserve">, </w:t>
      </w:r>
      <w:r w:rsidR="009F3212">
        <w:rPr>
          <w:sz w:val="24"/>
          <w:szCs w:val="24"/>
        </w:rPr>
        <w:t>alternately referred to as a “</w:t>
      </w:r>
      <w:r w:rsidR="00446480">
        <w:rPr>
          <w:sz w:val="24"/>
          <w:szCs w:val="24"/>
        </w:rPr>
        <w:t>philosophy</w:t>
      </w:r>
      <w:r w:rsidR="009F3212">
        <w:rPr>
          <w:sz w:val="24"/>
          <w:szCs w:val="24"/>
        </w:rPr>
        <w:t>”</w:t>
      </w:r>
      <w:r w:rsidR="00446480">
        <w:rPr>
          <w:sz w:val="24"/>
          <w:szCs w:val="24"/>
        </w:rPr>
        <w:t xml:space="preserve"> </w:t>
      </w:r>
      <w:r w:rsidR="00446480">
        <w:rPr>
          <w:sz w:val="24"/>
          <w:szCs w:val="24"/>
        </w:rPr>
        <w:fldChar w:fldCharType="begin"/>
      </w:r>
      <w:r w:rsidR="00446480">
        <w:rPr>
          <w:sz w:val="24"/>
          <w:szCs w:val="24"/>
        </w:rPr>
        <w:instrText xml:space="preserve"> ADDIN ZOTERO_ITEM CSL_CITATION {"citationID":"hDgiCSNv","properties":{"formattedCitation":"(Sappington, 2014)","plainCitation":"(Sappington, 2014)","noteIndex":0},"citationItems":[{"id":6611,"uris":["http://zotero.org/users/local/nBPNHnE2/items/XSR6C2Y8"],"uri":["http://zotero.org/users/local/nBPNHnE2/items/XSR6C2Y8"],"itemData":{"id":6611,"type":"chapter","container-title":"Integrated Pest Management","page":"65–97","publisher":"Springer","source":"Google Scholar","title":"Emerging issues in Integrated Pest Management implementation and adoption in the North Central USA","author":[{"family":"Sappington","given":"Thomas W."}],"issued":{"date-parts":[["2014"]]}}}],"schema":"https://github.com/citation-style-language/schema/raw/master/csl-citation.json"} </w:instrText>
      </w:r>
      <w:r w:rsidR="00446480">
        <w:rPr>
          <w:sz w:val="24"/>
          <w:szCs w:val="24"/>
        </w:rPr>
        <w:fldChar w:fldCharType="separate"/>
      </w:r>
      <w:r w:rsidR="00446480" w:rsidRPr="00446480">
        <w:rPr>
          <w:rFonts w:ascii="Calibri" w:hAnsi="Calibri" w:cs="Calibri"/>
          <w:sz w:val="24"/>
        </w:rPr>
        <w:t>(Sappington, 2014)</w:t>
      </w:r>
      <w:r w:rsidR="00446480">
        <w:rPr>
          <w:sz w:val="24"/>
          <w:szCs w:val="24"/>
        </w:rPr>
        <w:fldChar w:fldCharType="end"/>
      </w:r>
      <w:r w:rsidR="00446480">
        <w:rPr>
          <w:sz w:val="24"/>
          <w:szCs w:val="24"/>
        </w:rPr>
        <w:t xml:space="preserve">, </w:t>
      </w:r>
      <w:r w:rsidR="009F3212">
        <w:rPr>
          <w:sz w:val="24"/>
          <w:szCs w:val="24"/>
        </w:rPr>
        <w:t xml:space="preserve"> “a way of thinking” </w:t>
      </w:r>
      <w:r w:rsidR="009F3212">
        <w:rPr>
          <w:sz w:val="24"/>
          <w:szCs w:val="24"/>
        </w:rPr>
        <w:fldChar w:fldCharType="begin"/>
      </w:r>
      <w:r w:rsidR="009F3212">
        <w:rPr>
          <w:sz w:val="24"/>
          <w:szCs w:val="24"/>
        </w:rPr>
        <w:instrText xml:space="preserve"> ADDIN ZOTERO_ITEM CSL_CITATION {"citationID":"zNubu0hZ","properties":{"formattedCitation":"(Maupin &amp; Norton, 2010)","plainCitation":"(Maupin &amp; Norton, 2010)","noteIndex":0},"citationItems":[{"id":4200,"uris":["http://zotero.org/users/local/nBPNHnE2/items/3YN9AB5P"],"uri":["http://zotero.org/users/local/nBPNHnE2/items/3YN9AB5P"],"itemData":{"id":4200,"type":"paper-conference","container-title":"Agricultural &amp; Applied Economics Association Annual Meeting, Denver, CO","source":"Google Scholar","title":"Pesticide use and IPM adoption: Does IPM reduce pesticide use in the United States","title-short":"Pesticide use and IPM adoption","author":[{"family":"Maupin","given":"Jason"},{"family":"Norton","given":"George"}],"issued":{"date-parts":[["2010"]]}}}],"schema":"https://github.com/citation-style-language/schema/raw/master/csl-citation.json"} </w:instrText>
      </w:r>
      <w:r w:rsidR="009F3212">
        <w:rPr>
          <w:sz w:val="24"/>
          <w:szCs w:val="24"/>
        </w:rPr>
        <w:fldChar w:fldCharType="separate"/>
      </w:r>
      <w:r w:rsidR="009F3212" w:rsidRPr="009F3212">
        <w:rPr>
          <w:rFonts w:ascii="Calibri" w:hAnsi="Calibri" w:cs="Calibri"/>
          <w:sz w:val="24"/>
        </w:rPr>
        <w:t>(Maupin &amp; Norton, 2010)</w:t>
      </w:r>
      <w:r w:rsidR="009F3212">
        <w:rPr>
          <w:sz w:val="24"/>
          <w:szCs w:val="24"/>
        </w:rPr>
        <w:fldChar w:fldCharType="end"/>
      </w:r>
      <w:r w:rsidR="009F3212">
        <w:rPr>
          <w:sz w:val="24"/>
          <w:szCs w:val="24"/>
        </w:rPr>
        <w:t xml:space="preserve"> or a</w:t>
      </w:r>
      <w:r w:rsidR="00DC2C16">
        <w:rPr>
          <w:sz w:val="24"/>
          <w:szCs w:val="24"/>
        </w:rPr>
        <w:t xml:space="preserve"> ”decision-support system” </w:t>
      </w:r>
      <w:r w:rsidR="00DC2C16">
        <w:rPr>
          <w:sz w:val="24"/>
          <w:szCs w:val="24"/>
        </w:rPr>
        <w:fldChar w:fldCharType="begin"/>
      </w:r>
      <w:r w:rsidR="00DC2C16">
        <w:rPr>
          <w:sz w:val="24"/>
          <w:szCs w:val="24"/>
        </w:rPr>
        <w:instrText xml:space="preserve"> ADDIN ZOTERO_ITEM CSL_CITATION {"citationID":"g6U0YTGy","properties":{"formattedCitation":"(Kogan, 1998)","plainCitation":"(Kogan, 1998)","noteIndex":0},"citationItems":[{"id":2239,"uris":["http://zotero.org/users/local/nBPNHnE2/items/ZEB5AMES"],"uri":["http://zotero.org/users/local/nBPNHnE2/items/ZEB5AMES"],"itemData":{"id":2239,"type":"article-journal","container-title":"Annual review of entomology","issue":"1","page":"243–270","source":"Google Scholar","title":"Integrated pest management: historical perspectives and contemporary developments","title-short":"Integrated pest management","volume":"43","author":[{"family":"Kogan","given":"Marcos"}],"issued":{"date-parts":[["1998"]]}}}],"schema":"https://github.com/citation-style-language/schema/raw/master/csl-citation.json"} </w:instrText>
      </w:r>
      <w:r w:rsidR="00DC2C16">
        <w:rPr>
          <w:sz w:val="24"/>
          <w:szCs w:val="24"/>
        </w:rPr>
        <w:fldChar w:fldCharType="separate"/>
      </w:r>
      <w:r w:rsidR="00DC2C16" w:rsidRPr="00DC2C16">
        <w:rPr>
          <w:rFonts w:ascii="Calibri" w:hAnsi="Calibri" w:cs="Calibri"/>
          <w:sz w:val="24"/>
        </w:rPr>
        <w:t>(Kogan, 1998)</w:t>
      </w:r>
      <w:r w:rsidR="00DC2C16">
        <w:rPr>
          <w:sz w:val="24"/>
          <w:szCs w:val="24"/>
        </w:rPr>
        <w:fldChar w:fldCharType="end"/>
      </w:r>
      <w:r w:rsidR="006B6B39">
        <w:rPr>
          <w:sz w:val="24"/>
          <w:szCs w:val="24"/>
        </w:rPr>
        <w:t>.</w:t>
      </w:r>
      <w:r w:rsidR="009F3212">
        <w:rPr>
          <w:sz w:val="24"/>
          <w:szCs w:val="24"/>
        </w:rPr>
        <w:t xml:space="preserve"> Difficulties in Boolean classification of IPM </w:t>
      </w:r>
      <w:r w:rsidR="00DC2C16">
        <w:rPr>
          <w:sz w:val="24"/>
          <w:szCs w:val="24"/>
        </w:rPr>
        <w:t>make it harder to</w:t>
      </w:r>
      <w:r w:rsidR="009F3212">
        <w:rPr>
          <w:sz w:val="24"/>
          <w:szCs w:val="24"/>
        </w:rPr>
        <w:t xml:space="preserve"> measur</w:t>
      </w:r>
      <w:r w:rsidR="00DC2C16">
        <w:rPr>
          <w:sz w:val="24"/>
          <w:szCs w:val="24"/>
        </w:rPr>
        <w:t>e</w:t>
      </w:r>
      <w:r w:rsidR="009F3212">
        <w:rPr>
          <w:sz w:val="24"/>
          <w:szCs w:val="24"/>
        </w:rPr>
        <w:t xml:space="preserve"> its adoption and impact </w:t>
      </w:r>
      <w:r w:rsidR="009F3212">
        <w:rPr>
          <w:sz w:val="24"/>
          <w:szCs w:val="24"/>
        </w:rPr>
        <w:fldChar w:fldCharType="begin"/>
      </w:r>
      <w:r w:rsidR="006B6B39">
        <w:rPr>
          <w:sz w:val="24"/>
          <w:szCs w:val="24"/>
        </w:rPr>
        <w:instrText xml:space="preserve"> ADDIN ZOTERO_ITEM CSL_CITATION {"citationID":"29PPzYhG","properties":{"formattedCitation":"(Castle &amp; Naranjo, 2009; Ehler, 2006; Maupin &amp; Norton, 2010; Sappington, 2014; Zalucki et al., 2009)","plainCitation":"(Castle &amp; Naranjo, 2009; Ehler, 2006; Maupin &amp; Norton, 2010; Sappington, 2014; Zalucki et al., 2009)","noteIndex":0},"citationItems":[{"id":6613,"uris":["http://zotero.org/users/local/nBPNHnE2/items/2CXXSFZJ"],"uri":["http://zotero.org/users/local/nBPNHnE2/items/2CXXSFZJ"],"itemData":{"id":6613,"type":"article-journal","abstract":"Integrated Pest Management (IPM) is considered the central paradigm of insect pest management and is often characterized as a comprehensive use of multiple control tactics to reduce pest status while minimizing economic and environmental costs. As the principal precursor of IPM, the integrated control concept formulated the economic theory behind pest management decisions and specified an applied methodology for carrying out pest control. Sampling, economic thresholds and selective insecticides were three of the critical elements of that methodology and are now considered indispensable to the goals of IPM. We examine each of these elements in the context of contemporaneous information as well as accumulated experience and knowledge required for their skillful implementation in an IPM program. We conclude that while IPM is principally about integrating control tactics into an effective and sustainable approach to pest control, this overarching goal can only be achieved through well-trained practitioners, knowledgeable of the tenets conceived in the integrated control concept that ultimately yield informed pest management. Copyright © 2009 Society of Chemical Industry","container-title":"Pest Management Science","DOI":"https://doi.org/10.1002/ps.1857","ISSN":"1526-4998","issue":"12","language":"en","note":"_eprint: https://onlinelibrary.wiley.com/doi/pdf/10.1002/ps.1857","page":"1321-1328","source":"Wiley Online Library","title":"Sampling plans, selective insecticides and sustainability: the case for IPM as ‘informed pest management’","title-short":"Sampling plans, selective insecticides and sustainability","volume":"65","author":[{"family":"Castle","given":"Steven"},{"family":"Naranjo","given":"Steven E."}],"issued":{"date-parts":[["2009"]]}}},{"id":3938,"uris":["http://zotero.org/users/local/nBPNHnE2/items/ZKDHDEHU"],"uri":["http://zotero.org/users/local/nBPNHnE2/items/ZKDHDEHU"],"itemData":{"id":3938,"type":"article-journal","container-title":"Pest management science","issue":"9","page":"787–789","source":"Google Scholar","title":"Integrated pest management (IPM): definition, historical development and implementation, and the other IPM","title-short":"Integrated pest management (IPM)","volume":"62","author":[{"family":"Ehler","given":"Lester E."}],"issued":{"date-parts":[["2006"]]}}},{"id":4200,"uris":["http://zotero.org/users/local/nBPNHnE2/items/3YN9AB5P"],"uri":["http://zotero.org/users/local/nBPNHnE2/items/3YN9AB5P"],"itemData":{"id":4200,"type":"paper-conference","container-title":"Agricultural &amp; Applied Economics Association Annual Meeting, Denver, CO","source":"Google Scholar","title":"Pesticide use and IPM adoption: Does IPM reduce pesticide use in the United States","title-short":"Pesticide use and IPM adoption","author":[{"family":"Maupin","given":"Jason"},{"family":"Norton","given":"George"}],"issued":{"date-parts":[["2010"]]}}},{"id":6611,"uris":["http://zotero.org/users/local/nBPNHnE2/items/XSR6C2Y8"],"uri":["http://zotero.org/users/local/nBPNHnE2/items/XSR6C2Y8"],"itemData":{"id":6611,"type":"chapter","container-title":"Integrated Pest Management","page":"65–97","publisher":"Springer","source":"Google Scholar","title":"Emerging issues in Integrated Pest Management implementation and adoption in the North Central USA","author":[{"family":"Sappington","given":"Thomas W."}],"issued":{"date-parts":[["2014"]]}}},{"id":6618,"uris":["http://zotero.org/users/local/nBPNHnE2/items/BVIFJI67"],"uri":["http://zotero.org/users/local/nBPNHnE2/items/BVIFJI67"],"itemData":{"id":6618,"type":"article-journal","container-title":"Australian Journal of Entomology","issue":"2","note":"publisher: Wiley Online Library","page":"85–96","source":"Google Scholar","title":"The future of IPM: whither or wither?","title-short":"The future of IPM","volume":"48","author":[{"family":"Zalucki","given":"Myron P."},{"family":"Adamson","given":"David"},{"family":"Furlong","given":"Michael J."}],"issued":{"date-parts":[["2009"]]}}}],"schema":"https://github.com/citation-style-language/schema/raw/master/csl-citation.json"} </w:instrText>
      </w:r>
      <w:r w:rsidR="009F3212">
        <w:rPr>
          <w:sz w:val="24"/>
          <w:szCs w:val="24"/>
        </w:rPr>
        <w:fldChar w:fldCharType="separate"/>
      </w:r>
      <w:r w:rsidR="006B6B39" w:rsidRPr="006B6B39">
        <w:rPr>
          <w:rFonts w:ascii="Calibri" w:hAnsi="Calibri" w:cs="Calibri"/>
          <w:sz w:val="24"/>
        </w:rPr>
        <w:t>(Castle &amp; Naranjo, 2009; Ehler, 2006; Maupin &amp; Norton, 2010; Sappington, 2014; Zalucki et al., 2009)</w:t>
      </w:r>
      <w:r w:rsidR="009F3212">
        <w:rPr>
          <w:sz w:val="24"/>
          <w:szCs w:val="24"/>
        </w:rPr>
        <w:fldChar w:fldCharType="end"/>
      </w:r>
      <w:r w:rsidR="009F3212">
        <w:rPr>
          <w:sz w:val="24"/>
          <w:szCs w:val="24"/>
        </w:rPr>
        <w:t xml:space="preserve">. </w:t>
      </w:r>
    </w:p>
    <w:p w14:paraId="2D67EC26" w14:textId="3AA9787C" w:rsidR="00C503C4" w:rsidRDefault="009F3212">
      <w:r>
        <w:tab/>
      </w:r>
    </w:p>
    <w:p w14:paraId="1280028B" w14:textId="77777777" w:rsidR="006B6B39" w:rsidRDefault="006B6B39"/>
    <w:p w14:paraId="1647890F" w14:textId="12DFD393" w:rsidR="009F3212" w:rsidRDefault="006B6B39" w:rsidP="006B6B39">
      <w:pPr>
        <w:ind w:firstLine="720"/>
        <w:rPr>
          <w:sz w:val="24"/>
          <w:szCs w:val="24"/>
        </w:rPr>
      </w:pPr>
      <w:r>
        <w:rPr>
          <w:sz w:val="24"/>
          <w:szCs w:val="24"/>
        </w:rPr>
        <w:t>As a contested concept that nonetheless enjoys near-consensus support</w:t>
      </w:r>
      <w:r w:rsidR="009F3212">
        <w:rPr>
          <w:sz w:val="24"/>
          <w:szCs w:val="24"/>
        </w:rPr>
        <w:t xml:space="preserve"> There is a wide range of diversity of programs- certifications differ in their geographic scope, from small regions to international, and in their crop </w:t>
      </w:r>
      <w:proofErr w:type="gramStart"/>
      <w:r w:rsidR="009F3212">
        <w:rPr>
          <w:sz w:val="24"/>
          <w:szCs w:val="24"/>
        </w:rPr>
        <w:t>scope;</w:t>
      </w:r>
      <w:proofErr w:type="gramEnd"/>
      <w:r w:rsidR="009F3212">
        <w:rPr>
          <w:sz w:val="24"/>
          <w:szCs w:val="24"/>
        </w:rPr>
        <w:t xml:space="preserve"> from single commodity to any food commodity. Likewise, these programs differ in their origin and intentions, they may come from environmental or development NGOs, university extension services or some combination of the </w:t>
      </w:r>
      <w:r w:rsidR="009F3212">
        <w:rPr>
          <w:sz w:val="24"/>
          <w:szCs w:val="24"/>
        </w:rPr>
        <w:lastRenderedPageBreak/>
        <w:t>3. Examining this set of certifications can give insight into the universe of possibilities for certifying and delineating alternative agriculture systems.</w:t>
      </w:r>
    </w:p>
    <w:p w14:paraId="5161CBEE" w14:textId="77777777" w:rsidR="009F3212" w:rsidRDefault="009F3212" w:rsidP="009F3212">
      <w:pPr>
        <w:rPr>
          <w:b/>
          <w:bCs/>
          <w:sz w:val="24"/>
          <w:szCs w:val="24"/>
        </w:rPr>
      </w:pPr>
      <w:r>
        <w:rPr>
          <w:b/>
          <w:bCs/>
          <w:sz w:val="24"/>
          <w:szCs w:val="24"/>
        </w:rPr>
        <w:t xml:space="preserve">Methods: </w:t>
      </w:r>
    </w:p>
    <w:p w14:paraId="4199081F" w14:textId="77777777" w:rsidR="0021226D" w:rsidRDefault="009F3212" w:rsidP="0021226D">
      <w:pPr>
        <w:ind w:firstLine="720"/>
        <w:rPr>
          <w:sz w:val="24"/>
          <w:szCs w:val="24"/>
        </w:rPr>
      </w:pPr>
      <w:r>
        <w:rPr>
          <w:sz w:val="24"/>
          <w:szCs w:val="24"/>
        </w:rPr>
        <w:t xml:space="preserve">A set of eco-labels for foods sold in the United States were assembled from the ecolabel index (cite). Inclusion criteria </w:t>
      </w:r>
      <w:proofErr w:type="gramStart"/>
      <w:r>
        <w:rPr>
          <w:sz w:val="24"/>
          <w:szCs w:val="24"/>
        </w:rPr>
        <w:t>were:</w:t>
      </w:r>
      <w:proofErr w:type="gramEnd"/>
      <w:r>
        <w:rPr>
          <w:sz w:val="24"/>
          <w:szCs w:val="24"/>
        </w:rPr>
        <w:t xml:space="preserve"> labels must be used (directly or indirectly) in the United States, and that the certification protocol must reference the framework of “Integrated Pest Management” in all, 20 certification programs were identified (Table 1). The certification protocols for these programs were inspected line by line and the criteria related to IPM were coded and categorized.</w:t>
      </w:r>
      <w:r w:rsidR="0021226D">
        <w:rPr>
          <w:sz w:val="24"/>
          <w:szCs w:val="24"/>
        </w:rPr>
        <w:t xml:space="preserve"> Because some certifications included requirements relating to worker safety in handling pesticides under the rubric of IPM, these types of requirements were included for all certifications. </w:t>
      </w:r>
    </w:p>
    <w:p w14:paraId="7A21E6F9" w14:textId="77777777" w:rsidR="0021226D" w:rsidRDefault="0021226D" w:rsidP="0021226D">
      <w:pPr>
        <w:ind w:firstLine="720"/>
        <w:rPr>
          <w:sz w:val="24"/>
          <w:szCs w:val="24"/>
        </w:rPr>
      </w:pPr>
    </w:p>
    <w:p w14:paraId="3E9B5FC3" w14:textId="26D951BF" w:rsidR="009F3212" w:rsidRDefault="0021226D" w:rsidP="0021226D">
      <w:pPr>
        <w:ind w:firstLine="720"/>
        <w:rPr>
          <w:sz w:val="24"/>
          <w:szCs w:val="24"/>
        </w:rPr>
      </w:pPr>
      <w:r>
        <w:rPr>
          <w:sz w:val="24"/>
          <w:szCs w:val="24"/>
        </w:rPr>
        <w:t xml:space="preserve">Criteria were classified as “Requirements”: the applicant fails certification if the criterion is not met, “Improvement”: the applicant does not have to initially meet the criterion to pass, but after several years in the program, it becomes a requirement, and “Scorecard”: The criterion is assigned a certain number of points, and the applicant must achieve a certain number of points in total to pass. </w:t>
      </w:r>
    </w:p>
    <w:p w14:paraId="49DD5F0D" w14:textId="77777777" w:rsidR="0021226D" w:rsidRDefault="0021226D" w:rsidP="009F3212">
      <w:pPr>
        <w:rPr>
          <w:sz w:val="24"/>
          <w:szCs w:val="24"/>
        </w:rPr>
      </w:pPr>
    </w:p>
    <w:p w14:paraId="69B5A15E" w14:textId="77777777" w:rsidR="009F3212" w:rsidRDefault="009F3212" w:rsidP="009F3212">
      <w:pPr>
        <w:rPr>
          <w:b/>
          <w:bCs/>
          <w:sz w:val="24"/>
          <w:szCs w:val="24"/>
        </w:rPr>
      </w:pPr>
      <w:r>
        <w:rPr>
          <w:b/>
          <w:bCs/>
          <w:sz w:val="24"/>
          <w:szCs w:val="24"/>
        </w:rPr>
        <w:t>Results:</w:t>
      </w:r>
    </w:p>
    <w:p w14:paraId="77FC71B4" w14:textId="77777777" w:rsidR="009F3212" w:rsidRDefault="009F3212" w:rsidP="009F3212">
      <w:pPr>
        <w:rPr>
          <w:b/>
          <w:bCs/>
          <w:sz w:val="24"/>
          <w:szCs w:val="24"/>
        </w:rPr>
      </w:pPr>
      <w:r>
        <w:rPr>
          <w:sz w:val="24"/>
          <w:szCs w:val="24"/>
        </w:rPr>
        <w:t xml:space="preserve"> </w:t>
      </w:r>
      <w:r>
        <w:rPr>
          <w:b/>
          <w:bCs/>
          <w:sz w:val="24"/>
          <w:szCs w:val="24"/>
        </w:rPr>
        <w:t>Sample Description:</w:t>
      </w:r>
    </w:p>
    <w:p w14:paraId="2AA30F70" w14:textId="77777777" w:rsidR="009F3212" w:rsidRDefault="009F3212" w:rsidP="009F3212">
      <w:pPr>
        <w:rPr>
          <w:b/>
          <w:bCs/>
          <w:sz w:val="24"/>
          <w:szCs w:val="24"/>
        </w:rPr>
      </w:pPr>
      <w:r>
        <w:rPr>
          <w:b/>
          <w:bCs/>
          <w:noProof/>
        </w:rPr>
        <w:drawing>
          <wp:inline distT="0" distB="0" distL="0" distR="0" wp14:anchorId="11F60A49" wp14:editId="26F54972">
            <wp:extent cx="5943600" cy="30048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3600" cy="3004820"/>
                    </a:xfrm>
                    <a:prstGeom prst="rect">
                      <a:avLst/>
                    </a:prstGeom>
                    <a:noFill/>
                    <a:ln>
                      <a:noFill/>
                    </a:ln>
                  </pic:spPr>
                </pic:pic>
              </a:graphicData>
            </a:graphic>
          </wp:inline>
        </w:drawing>
      </w:r>
    </w:p>
    <w:p w14:paraId="4C93F7B4" w14:textId="77777777" w:rsidR="009F3212" w:rsidRDefault="009F3212" w:rsidP="009F3212">
      <w:r>
        <w:rPr>
          <w:b/>
          <w:bCs/>
          <w:sz w:val="24"/>
          <w:szCs w:val="24"/>
        </w:rPr>
        <w:lastRenderedPageBreak/>
        <w:tab/>
      </w:r>
      <w:r>
        <w:t xml:space="preserve">The scope of certifications </w:t>
      </w:r>
      <w:proofErr w:type="gramStart"/>
      <w:r>
        <w:t>are</w:t>
      </w:r>
      <w:proofErr w:type="gramEnd"/>
      <w:r>
        <w:t xml:space="preserve"> categorized across two dimensions, geographic and commodity group. Geographically, certifications were either for all areas within the United States, domestic but confined to a particular region, or focused on producers in the global south. In commodity scope, certifications were either for a single commodity/commodity group or for a wide range of commodities. Of the six possible combinations, only 4 were represented, there were no regionally specific multi-commodity standards and no domestic nationally applicable standards for a single commodity group. </w:t>
      </w:r>
    </w:p>
    <w:p w14:paraId="6392A12F" w14:textId="77777777" w:rsidR="009F3212" w:rsidRDefault="009F3212" w:rsidP="009F3212"/>
    <w:p w14:paraId="0B3E7E64" w14:textId="534795B4" w:rsidR="009F3212" w:rsidRDefault="009F3212" w:rsidP="009F3212"/>
    <w:p w14:paraId="49258C54" w14:textId="77777777" w:rsidR="00B16B95" w:rsidRDefault="00B16B95" w:rsidP="00B16B95">
      <w:pPr>
        <w:rPr>
          <w:b/>
          <w:bCs/>
        </w:rPr>
      </w:pPr>
      <w:r>
        <w:rPr>
          <w:b/>
          <w:bCs/>
        </w:rPr>
        <w:t>Results:</w:t>
      </w:r>
    </w:p>
    <w:p w14:paraId="7C46F4AD" w14:textId="77777777" w:rsidR="00B16B95" w:rsidRDefault="00B16B95" w:rsidP="009F3212">
      <w:pPr>
        <w:rPr>
          <w:b/>
          <w:bCs/>
        </w:rPr>
      </w:pPr>
    </w:p>
    <w:p w14:paraId="77836E88" w14:textId="77777777" w:rsidR="009F3212" w:rsidRPr="007B6FA8" w:rsidRDefault="009F3212" w:rsidP="009F3212">
      <w:pPr>
        <w:rPr>
          <w:b/>
          <w:bCs/>
        </w:rPr>
      </w:pPr>
      <w:r>
        <w:rPr>
          <w:b/>
          <w:bCs/>
        </w:rPr>
        <w:t>Certification Structure:</w:t>
      </w:r>
    </w:p>
    <w:p w14:paraId="08345E0E" w14:textId="5EC33ADC" w:rsidR="009F3212" w:rsidRDefault="009F3212" w:rsidP="009F3212">
      <w:r>
        <w:tab/>
        <w:t xml:space="preserve">The criteria used within certifications were coded as being ‘affirmative requirements’, which farms must meet all of to pass, “scorecard criteria” where farms must earn a certain number of points to pass, and ‘improvement criteria’ which are scorecards where the farm’s performance must increase over time. 6 standards were </w:t>
      </w:r>
      <w:r w:rsidR="0021226D">
        <w:t>classified</w:t>
      </w:r>
      <w:r>
        <w:t xml:space="preserve"> as “primarily scorecard” with relation to IPM, 5 were </w:t>
      </w:r>
      <w:r w:rsidR="0021226D">
        <w:t>classified</w:t>
      </w:r>
      <w:r>
        <w:t xml:space="preserve"> as solely requirement-based, and 8 were “mixed” between requirements and scorecards and/or improvement. </w:t>
      </w:r>
    </w:p>
    <w:p w14:paraId="5C09024C" w14:textId="77777777" w:rsidR="009F3212" w:rsidRDefault="009F3212" w:rsidP="009F3212"/>
    <w:p w14:paraId="60A9F4D3" w14:textId="3B5CA5AD" w:rsidR="009F3212" w:rsidRDefault="00DE6AB4" w:rsidP="009F3212">
      <w:pPr>
        <w:rPr>
          <w:b/>
          <w:bCs/>
        </w:rPr>
      </w:pPr>
      <w:r>
        <w:rPr>
          <w:b/>
          <w:bCs/>
        </w:rPr>
        <w:t>Differences Between Certification Clusters:</w:t>
      </w:r>
    </w:p>
    <w:p w14:paraId="6C4CBA75" w14:textId="05B2DD7D" w:rsidR="00DE6AB4" w:rsidRPr="00DE6AB4" w:rsidRDefault="00DE6AB4" w:rsidP="009F3212">
      <w:r>
        <w:tab/>
      </w:r>
    </w:p>
    <w:p w14:paraId="062A37FE" w14:textId="01A6CF74" w:rsidR="009F3212" w:rsidRDefault="009F3212" w:rsidP="00B872AB">
      <w:pPr>
        <w:rPr>
          <w:b/>
          <w:bCs/>
        </w:rPr>
      </w:pPr>
      <w:r>
        <w:rPr>
          <w:b/>
          <w:bCs/>
        </w:rPr>
        <w:tab/>
      </w:r>
    </w:p>
    <w:p w14:paraId="77714551" w14:textId="77777777" w:rsidR="0021226D" w:rsidRPr="00FF67ED" w:rsidRDefault="0021226D" w:rsidP="00B872AB">
      <w:pPr>
        <w:rPr>
          <w:b/>
          <w:bCs/>
        </w:rPr>
      </w:pPr>
    </w:p>
    <w:p w14:paraId="1CB2C9D7" w14:textId="77777777" w:rsidR="009F3212" w:rsidRPr="00313ED7" w:rsidRDefault="009F3212" w:rsidP="009F3212"/>
    <w:p w14:paraId="125D09A4" w14:textId="77777777" w:rsidR="009F3212" w:rsidRDefault="009F3212"/>
    <w:p w14:paraId="356B0772" w14:textId="4B2CF977" w:rsidR="0021226D" w:rsidRDefault="0021226D">
      <w:pPr>
        <w:rPr>
          <w:b/>
          <w:bCs/>
        </w:rPr>
      </w:pPr>
      <w:r>
        <w:rPr>
          <w:b/>
          <w:bCs/>
        </w:rPr>
        <w:t>Performance Standards:</w:t>
      </w:r>
    </w:p>
    <w:p w14:paraId="36D3B662" w14:textId="289B6D0B" w:rsidR="00B16B95" w:rsidRPr="00B16B95" w:rsidRDefault="00C503C4">
      <w:pPr>
        <w:rPr>
          <w:rFonts w:eastAsiaTheme="minorEastAsia"/>
        </w:rPr>
      </w:pPr>
      <w:r>
        <w:tab/>
      </w:r>
      <w:r w:rsidR="008C0194">
        <w:t>Three certifications</w:t>
      </w:r>
      <w:r w:rsidR="005343FD">
        <w:t xml:space="preserve"> (Healthy Grown, Lodi Rules and Protected Harvest Citrus)</w:t>
      </w:r>
      <w:r w:rsidR="008C0194">
        <w:t xml:space="preserve"> utilized a </w:t>
      </w:r>
      <w:r w:rsidR="00B16B95">
        <w:t>toxicity</w:t>
      </w:r>
      <w:r w:rsidR="005343FD">
        <w:t>-</w:t>
      </w:r>
      <w:r w:rsidR="00B16B95">
        <w:t>units model</w:t>
      </w:r>
      <w:r w:rsidR="008C0194">
        <w:t xml:space="preserve"> </w:t>
      </w:r>
      <w:r w:rsidR="00CD128B">
        <w:t>as a pass-fail criterion</w:t>
      </w:r>
      <w:r w:rsidR="00B16B95">
        <w:t>. These models are of the form:</w:t>
      </w:r>
      <w:r w:rsidR="00B16B95">
        <w:br/>
      </w:r>
      <m:oMathPara>
        <m:oMath>
          <m:r>
            <w:rPr>
              <w:rFonts w:ascii="Cambria Math" w:eastAsiaTheme="minorEastAsia" w:hAnsi="Cambria Math"/>
            </w:rPr>
            <m:t>TU=</m:t>
          </m:r>
          <m:nary>
            <m:naryPr>
              <m:chr m:val="∑"/>
              <m:subHide m:val="1"/>
              <m:supHide m:val="1"/>
              <m:ctrlPr>
                <w:rPr>
                  <w:rFonts w:ascii="Cambria Math" w:eastAsiaTheme="minorEastAsia" w:hAnsi="Cambria Math"/>
                </w:rPr>
              </m:ctrlPr>
            </m:naryPr>
            <m:sub>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ctrlPr>
                <w:rPr>
                  <w:rFonts w:ascii="Cambria Math" w:eastAsiaTheme="minorEastAsia" w:hAnsi="Cambria Math"/>
                  <w:i/>
                </w:rPr>
              </m:ctrlPr>
            </m:e>
          </m:nary>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p</m:t>
              </m:r>
            </m:sub>
          </m:sSub>
        </m:oMath>
      </m:oMathPara>
    </w:p>
    <w:p w14:paraId="600A3554" w14:textId="1F69F093" w:rsidR="00B16B95" w:rsidRPr="00B16B95" w:rsidRDefault="00B16B95" w:rsidP="00DE6AB4">
      <w:pPr>
        <w:ind w:firstLine="720"/>
        <w:rPr>
          <w:rFonts w:eastAsiaTheme="minorEastAsia"/>
        </w:rPr>
      </w:pPr>
      <w:r>
        <w:rPr>
          <w:rFonts w:eastAsiaTheme="minorEastAsia"/>
        </w:rPr>
        <w:t xml:space="preserve">For </w:t>
      </w:r>
      <w:r w:rsidR="005343FD">
        <w:rPr>
          <w:rFonts w:eastAsiaTheme="minorEastAsia"/>
        </w:rPr>
        <w:t>each pesticide p applied</w:t>
      </w:r>
      <w:r>
        <w:rPr>
          <w:rFonts w:eastAsiaTheme="minorEastAsia"/>
        </w:rPr>
        <w:t>. Where TU is total toxicity units,</w:t>
      </w:r>
      <w:r w:rsidR="005343F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oMath>
      <w:r>
        <w:rPr>
          <w:rFonts w:eastAsiaTheme="minorEastAsia"/>
        </w:rPr>
        <w:t xml:space="preserve"> is the toxicity score of pesticide </w:t>
      </w:r>
      <w:r w:rsidR="005343FD">
        <w:rPr>
          <w:rFonts w:eastAsiaTheme="minorEastAsia"/>
        </w:rPr>
        <w:t>p</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p</m:t>
            </m:r>
          </m:sub>
        </m:sSub>
      </m:oMath>
      <w:r>
        <w:rPr>
          <w:rFonts w:eastAsiaTheme="minorEastAsia"/>
        </w:rPr>
        <w:t xml:space="preserve"> is the mass of that pesticide applied. </w:t>
      </w:r>
      <w:r w:rsidR="005343FD">
        <w:rPr>
          <w:rFonts w:eastAsiaTheme="minorEastAsia"/>
        </w:rPr>
        <w:t xml:space="preserve">For each certification, a total TU cap is set, and farms must stay at or below that cap. </w:t>
      </w:r>
    </w:p>
    <w:p w14:paraId="704810D5" w14:textId="4A3F3E4A" w:rsidR="00B16B95" w:rsidRDefault="00B16B95"/>
    <w:p w14:paraId="77457632" w14:textId="3ED449C9" w:rsidR="004C40B9" w:rsidRDefault="004C40B9"/>
    <w:p w14:paraId="711F73F7" w14:textId="77777777" w:rsidR="004C40B9" w:rsidRDefault="004C40B9"/>
    <w:p w14:paraId="2168C419" w14:textId="7C4EA620" w:rsidR="003B6BA9" w:rsidRDefault="003B6BA9">
      <w:r>
        <w:t xml:space="preserve"> </w:t>
      </w:r>
    </w:p>
    <w:p w14:paraId="2A838D54" w14:textId="6CA46742" w:rsidR="00CC25BE" w:rsidRDefault="00CC25BE">
      <w:pPr>
        <w:rPr>
          <w:b/>
          <w:bCs/>
        </w:rPr>
      </w:pPr>
      <w:r>
        <w:rPr>
          <w:b/>
          <w:bCs/>
        </w:rPr>
        <w:t xml:space="preserve">Discussion: </w:t>
      </w:r>
    </w:p>
    <w:p w14:paraId="7A1A523F" w14:textId="59031AEC" w:rsidR="00CC25BE" w:rsidRDefault="00CC25BE">
      <w:r>
        <w:tab/>
        <w:t xml:space="preserve"> </w:t>
      </w:r>
    </w:p>
    <w:p w14:paraId="07D1C971" w14:textId="1F827D05" w:rsidR="00CC25BE" w:rsidRDefault="000D093F" w:rsidP="00CC25BE">
      <w:pPr>
        <w:ind w:firstLine="720"/>
      </w:pPr>
      <w:r>
        <w:t>Single-region single-commodity certifications stand out as different from other groupings. They include</w:t>
      </w:r>
      <w:r w:rsidR="00F01D6E">
        <w:t xml:space="preserve"> the most criteria overall,</w:t>
      </w:r>
      <w:r>
        <w:t xml:space="preserve"> more monitoring criteria, including action thresholds, more likely to promote MOA rotation, and </w:t>
      </w:r>
      <w:r w:rsidR="00F01D6E">
        <w:t>included more criteria relating to biosecurity and sanitation.</w:t>
      </w:r>
      <w:r w:rsidR="005343FD">
        <w:t xml:space="preserve"> Further, these were the only certifications </w:t>
      </w:r>
      <w:proofErr w:type="gramStart"/>
      <w:r w:rsidR="005343FD">
        <w:t xml:space="preserve">which </w:t>
      </w:r>
      <w:r w:rsidR="00F01D6E">
        <w:t xml:space="preserve"> These</w:t>
      </w:r>
      <w:proofErr w:type="gramEnd"/>
      <w:r w:rsidR="00F01D6E">
        <w:t xml:space="preserve"> differences likely reflect two factors. First, standards for a specific crop in a specific agroecological zone can be more exhaustive and specific. Several of the standards in this group contained monitoring and/or threshold standards or suggestions for multiple different insects and diseases. Comprehensive description of monitoring and threshold techniques for “any crop, anywhere” are conversely not possible. Additionally, these differences in standards reflect the collective-action aspects of IPM</w:t>
      </w:r>
      <w:r w:rsidR="00256113">
        <w:t>: growers coordinating on a landscape level to reduce pest levels, prevent establishment of new pests and diseases, and slow the evolution of pesticide resistance. Activities in these areas have high positive externalities within the community of crop-producers, creating the potential for free-rider problems. Resolving such collective-action problems has long been acknowledged as a key challenge</w:t>
      </w:r>
      <w:r w:rsidR="007A5F2F">
        <w:t xml:space="preserve"> and </w:t>
      </w:r>
      <w:r w:rsidR="00256113">
        <w:t xml:space="preserve">opportunity in IPM promotion </w:t>
      </w:r>
      <w:r w:rsidR="00256113">
        <w:fldChar w:fldCharType="begin"/>
      </w:r>
      <w:r w:rsidR="00B872AB">
        <w:instrText xml:space="preserve"> ADDIN ZOTERO_ITEM CSL_CITATION {"citationID":"iQM1pgK8","properties":{"formattedCitation":"(Bottrell &amp; Schoenly, 2018; Parsa et al., 2014)","plainCitation":"(Bottrell &amp; Schoenly, 2018; Parsa et al., 2014)","noteIndex":0},"citationItems":[{"id":6218,"uris":["http://zotero.org/users/local/nBPNHnE2/items/7VG2BBTV"],"uri":["http://zotero.org/users/local/nBPNHnE2/items/7VG2BBTV"],"itemData":{"id":6218,"type":"article-journal","abstract":"Hailed as the single most important paper published on crop protection in the 20th century, Stern et al. in 1959 formed the conceptual basis for modern integrated pest management (IPM) worldwide. The ecological foundation for IPM envisioned by its authors is as valid today as in 1959. However, adoption by developing country farmers has been low and its advances short-lived. The present paper examines the concept of integration in IPM and criteria for determining whether its control tactics have been integrated harmoniously. The effects of local and regional landscape patterns on pests and on the design of IPM are reviewed, arguing that the agroecosystem must be understood and managed as a living system with the goal of enhancing and conserving agrobiodiversity and keeping ecosystem services intact. Key to IPM adoption is convincing farmers to integrate non-chemical alternatives (e.g. biological control, plant diversification) as primary management components and to apply pesticides judiciously and only after non-chemical components fail to manage pests effectively. Research, extension and policy changes are identified to increase the efficiency, adoption and sustainability of IPM on resource-limited farms. The over-arching challenge is devising communication and support systems that allow resource-limited farmers to try, adopt and sustain IPM that enhances yields and profits in light of the many uncertainties and challenges. Use of information technology, media development, crowdsourcing and rural sociology is advocated to connect farmers to the technical sources required to enhance yields and profits and reduce risks to them, the farming community and the environment.","container-title":"The Journal of Agricultural Science","DOI":"10.1017/S0021859618000473","ISSN":"0021-8596, 1469-5146","issue":"3","language":"en","page":"408-426","source":"Cambridge Core","title":"Integrated pest management for resource-limited farmers: challenges for achieving ecological, social and economic sustainability","title-short":"Integrated pest management for resource-limited farmers","volume":"156","author":[{"family":"Bottrell","given":"D. G."},{"family":"Schoenly","given":"K. G."}],"issued":{"date-parts":[["2018",4]]}}},{"id":3247,"uris":["http://zotero.org/users/local/nBPNHnE2/items/BLSJHJZX"],"uri":["http://zotero.org/users/local/nBPNHnE2/items/BLSJHJZX"],"itemData":{"id":3247,"type":"article-journal","container-title":"Proceedings of the National Academy of Sciences","issue":"10","page":"3889–3894","source":"Google Scholar","title":"Obstacles to integrated pest management adoption in developing countries","volume":"111","author":[{"family":"Parsa","given":"Soroush"},{"family":"Morse","given":"Stephen"},{"family":"Bonifacio","given":"Alejandro"},{"family":"Chancellor","given":"Timothy CB"},{"family":"Condori","given":"Bruno"},{"family":"Crespo-Pérez","given":"Verónica"},{"family":"Hobbs","given":"Shaun LA"},{"family":"Kroschel","given":"Jürgen"},{"family":"Ba","given":"Malick N."},{"family":"Rebaudo","given":"François"}],"issued":{"date-parts":[["2014"]]}}}],"schema":"https://github.com/citation-style-language/schema/raw/master/csl-citation.json"} </w:instrText>
      </w:r>
      <w:r w:rsidR="00256113">
        <w:fldChar w:fldCharType="separate"/>
      </w:r>
      <w:r w:rsidR="00B872AB" w:rsidRPr="00B872AB">
        <w:rPr>
          <w:rFonts w:ascii="Calibri" w:hAnsi="Calibri" w:cs="Calibri"/>
        </w:rPr>
        <w:t>(Bottrell &amp; Schoenly, 2018; Parsa et al., 2014)</w:t>
      </w:r>
      <w:r w:rsidR="00256113">
        <w:fldChar w:fldCharType="end"/>
      </w:r>
      <w:r w:rsidR="00256113">
        <w:t xml:space="preserve">. </w:t>
      </w:r>
    </w:p>
    <w:p w14:paraId="30A08F91" w14:textId="218E4F27" w:rsidR="00256113" w:rsidRDefault="00256113" w:rsidP="00CC25BE">
      <w:pPr>
        <w:ind w:firstLine="720"/>
      </w:pPr>
      <w:r>
        <w:t xml:space="preserve">Certifications focused-on low-income countries were different in two respects. First, the number of banned and restricted pesticides </w:t>
      </w:r>
      <w:r w:rsidR="00091642">
        <w:t xml:space="preserve">tends to be much greater. This likely reflects the fact that many of the banned pesticides are not allowed for use on crops in some countries but not others. More prominently, these </w:t>
      </w:r>
      <w:r w:rsidR="00B872AB">
        <w:t xml:space="preserve">standards place much more emphasis on worker safety and hazardous materials handling. This not only reflects the different missions of some of the certifications, but also the role that these certifications play in substituting for and supplementing legal standards in these areas. </w:t>
      </w:r>
      <w:r w:rsidR="00091642">
        <w:t xml:space="preserve"> </w:t>
      </w:r>
    </w:p>
    <w:p w14:paraId="7FCD55D2" w14:textId="77777777" w:rsidR="00256113" w:rsidRPr="00CC25BE" w:rsidRDefault="00256113" w:rsidP="00CC25BE">
      <w:pPr>
        <w:ind w:firstLine="720"/>
      </w:pPr>
    </w:p>
    <w:sectPr w:rsidR="00256113" w:rsidRPr="00CC25B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6395"/>
    <w:rsid w:val="00091642"/>
    <w:rsid w:val="000D093F"/>
    <w:rsid w:val="0021226D"/>
    <w:rsid w:val="00256113"/>
    <w:rsid w:val="002D2515"/>
    <w:rsid w:val="003B6BA9"/>
    <w:rsid w:val="00446480"/>
    <w:rsid w:val="00493F64"/>
    <w:rsid w:val="004C40B9"/>
    <w:rsid w:val="005343FD"/>
    <w:rsid w:val="006B6B39"/>
    <w:rsid w:val="007300E8"/>
    <w:rsid w:val="007A5F2F"/>
    <w:rsid w:val="008C0194"/>
    <w:rsid w:val="009F3212"/>
    <w:rsid w:val="00B16B95"/>
    <w:rsid w:val="00B821DF"/>
    <w:rsid w:val="00B872AB"/>
    <w:rsid w:val="00C503C4"/>
    <w:rsid w:val="00C90136"/>
    <w:rsid w:val="00CC25BE"/>
    <w:rsid w:val="00CD128B"/>
    <w:rsid w:val="00D73C1F"/>
    <w:rsid w:val="00DC2C16"/>
    <w:rsid w:val="00DE6AB4"/>
    <w:rsid w:val="00F01D6E"/>
    <w:rsid w:val="00F963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DB51F"/>
  <w15:chartTrackingRefBased/>
  <w15:docId w15:val="{3FE279D0-20E4-474E-A99F-1DB07AE1D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F3212"/>
  </w:style>
  <w:style w:type="character" w:styleId="PlaceholderText">
    <w:name w:val="Placeholder Text"/>
    <w:basedOn w:val="DefaultParagraphFont"/>
    <w:uiPriority w:val="99"/>
    <w:semiHidden/>
    <w:rsid w:val="00B16B95"/>
    <w:rPr>
      <w:color w:val="808080"/>
    </w:rPr>
  </w:style>
  <w:style w:type="character" w:styleId="Hyperlink">
    <w:name w:val="Hyperlink"/>
    <w:basedOn w:val="DefaultParagraphFont"/>
    <w:uiPriority w:val="99"/>
    <w:unhideWhenUsed/>
    <w:rsid w:val="005343FD"/>
    <w:rPr>
      <w:color w:val="0563C1" w:themeColor="hyperlink"/>
      <w:u w:val="single"/>
    </w:rPr>
  </w:style>
  <w:style w:type="character" w:styleId="UnresolvedMention">
    <w:name w:val="Unresolved Mention"/>
    <w:basedOn w:val="DefaultParagraphFont"/>
    <w:uiPriority w:val="99"/>
    <w:semiHidden/>
    <w:unhideWhenUsed/>
    <w:rsid w:val="005343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01</TotalTime>
  <Pages>4</Pages>
  <Words>3918</Words>
  <Characters>22333</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dube</dc:creator>
  <cp:keywords/>
  <dc:description/>
  <cp:lastModifiedBy>benjamin dube</cp:lastModifiedBy>
  <cp:revision>3</cp:revision>
  <dcterms:created xsi:type="dcterms:W3CDTF">2021-02-26T18:13:00Z</dcterms:created>
  <dcterms:modified xsi:type="dcterms:W3CDTF">2021-03-05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xeqqBGmj"/&gt;&lt;style id="http://www.zotero.org/styles/apa" locale="en-US" hasBibliography="1" bibliographyStyleHasBeenSet="1"/&gt;&lt;prefs&gt;&lt;pref name="fieldType" value="Field"/&gt;&lt;/prefs&gt;&lt;/data&gt;</vt:lpwstr>
  </property>
</Properties>
</file>